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0785C" w:rsidRDefault="00951336">
      <w:pPr>
        <w:rPr>
          <w:rFonts w:ascii="Times New Roman" w:hAnsi="Times New Roman" w:cs="Times New Roman"/>
          <w:b/>
        </w:rPr>
      </w:pPr>
      <w:r w:rsidRPr="00F86721">
        <w:rPr>
          <w:rFonts w:ascii="Times New Roman" w:hAnsi="Times New Roman" w:cs="Times New Roman"/>
          <w:b/>
        </w:rPr>
        <w:t>Table S3: Adherence</w:t>
      </w:r>
      <w:r>
        <w:rPr>
          <w:rFonts w:ascii="Times New Roman" w:hAnsi="Times New Roman" w:cs="Times New Roman"/>
          <w:b/>
        </w:rPr>
        <w:t xml:space="preserve"> to ART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384"/>
        <w:gridCol w:w="1843"/>
        <w:gridCol w:w="3263"/>
        <w:gridCol w:w="3399"/>
        <w:gridCol w:w="1984"/>
        <w:gridCol w:w="1091"/>
        <w:gridCol w:w="1210"/>
      </w:tblGrid>
      <w:tr w:rsidR="00951336" w:rsidRPr="00F86721" w:rsidTr="00951336">
        <w:trPr>
          <w:trHeight w:val="656"/>
        </w:trPr>
        <w:tc>
          <w:tcPr>
            <w:tcW w:w="488" w:type="pct"/>
            <w:hideMark/>
          </w:tcPr>
          <w:p w:rsidR="00951336" w:rsidRPr="00F86721" w:rsidRDefault="00951336" w:rsidP="0041507F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F86721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 xml:space="preserve">Population </w:t>
            </w:r>
            <w:r w:rsidR="0041507F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C</w:t>
            </w:r>
            <w:r w:rsidRPr="00F86721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ode</w:t>
            </w:r>
          </w:p>
        </w:tc>
        <w:tc>
          <w:tcPr>
            <w:tcW w:w="650" w:type="pct"/>
            <w:hideMark/>
          </w:tcPr>
          <w:p w:rsidR="00951336" w:rsidRPr="00F86721" w:rsidRDefault="00951336" w:rsidP="0056759B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b/>
                <w:sz w:val="18"/>
                <w:szCs w:val="18"/>
              </w:rPr>
              <w:t>Study Reference</w:t>
            </w:r>
          </w:p>
        </w:tc>
        <w:tc>
          <w:tcPr>
            <w:tcW w:w="1151" w:type="pct"/>
            <w:hideMark/>
          </w:tcPr>
          <w:p w:rsidR="00951336" w:rsidRPr="00F86721" w:rsidRDefault="0041507F" w:rsidP="0056759B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Threshold</w:t>
            </w:r>
            <w:r w:rsidR="00951336" w:rsidRPr="00F86721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; Method of Assessment and Recall Period</w:t>
            </w:r>
          </w:p>
        </w:tc>
        <w:tc>
          <w:tcPr>
            <w:tcW w:w="1199" w:type="pct"/>
            <w:hideMark/>
          </w:tcPr>
          <w:p w:rsidR="00951336" w:rsidRPr="00F86721" w:rsidRDefault="00951336" w:rsidP="00076ED9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F86721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Period (year if known)</w:t>
            </w:r>
          </w:p>
        </w:tc>
        <w:tc>
          <w:tcPr>
            <w:tcW w:w="700" w:type="pct"/>
            <w:hideMark/>
          </w:tcPr>
          <w:p w:rsidR="00951336" w:rsidRPr="00F86721" w:rsidRDefault="00951336" w:rsidP="00076ED9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F86721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Estimate (%)</w:t>
            </w:r>
            <w:r w:rsidR="00076ED9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 xml:space="preserve"> </w:t>
            </w:r>
            <w:r w:rsidRPr="00F86721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 xml:space="preserve">(95%CI) </w:t>
            </w:r>
          </w:p>
        </w:tc>
        <w:tc>
          <w:tcPr>
            <w:tcW w:w="385" w:type="pct"/>
            <w:hideMark/>
          </w:tcPr>
          <w:p w:rsidR="00951336" w:rsidRPr="00F86721" w:rsidRDefault="00951336" w:rsidP="0056759B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F86721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n/N</w:t>
            </w:r>
          </w:p>
        </w:tc>
        <w:tc>
          <w:tcPr>
            <w:tcW w:w="427" w:type="pct"/>
            <w:hideMark/>
          </w:tcPr>
          <w:p w:rsidR="00951336" w:rsidRPr="00F86721" w:rsidRDefault="00951336" w:rsidP="00076ED9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Adherence </w:t>
            </w:r>
            <w:r w:rsidR="00076ED9">
              <w:rPr>
                <w:rFonts w:ascii="Times New Roman" w:hAnsi="Times New Roman" w:cs="Times New Roman"/>
                <w:b/>
                <w:sz w:val="18"/>
                <w:szCs w:val="18"/>
              </w:rPr>
              <w:t>S</w:t>
            </w:r>
            <w:r w:rsidRPr="00F86721">
              <w:rPr>
                <w:rFonts w:ascii="Times New Roman" w:hAnsi="Times New Roman" w:cs="Times New Roman"/>
                <w:b/>
                <w:sz w:val="18"/>
                <w:szCs w:val="18"/>
              </w:rPr>
              <w:t>upport</w:t>
            </w:r>
          </w:p>
        </w:tc>
      </w:tr>
      <w:tr w:rsidR="00F61BD2" w:rsidRPr="00F86721" w:rsidTr="00951336">
        <w:tc>
          <w:tcPr>
            <w:tcW w:w="488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Burkina Faso 1</w:t>
            </w:r>
          </w:p>
        </w:tc>
        <w:tc>
          <w:tcPr>
            <w:tcW w:w="650" w:type="pct"/>
          </w:tcPr>
          <w:p w:rsidR="00F61BD2" w:rsidRPr="00F86721" w:rsidRDefault="00F61BD2" w:rsidP="00BE2C4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Huet</w:t>
            </w:r>
            <w:proofErr w:type="spellEnd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86721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2011 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dWV0PC9BdXRob3I+PFllYXI+MjAxMTwvWWVhcj48UmVj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dWV0PC9BdXRob3I+PFllYXI+MjAxMTwvWWVhcj48UmVj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 w:rsidR="00BE2C44">
              <w:rPr>
                <w:rFonts w:ascii="Times New Roman" w:hAnsi="Times New Roman" w:cs="Times New Roman"/>
                <w:noProof/>
                <w:sz w:val="18"/>
                <w:szCs w:val="18"/>
              </w:rPr>
              <w:t>39</w:t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&amp; </w:t>
            </w:r>
            <w:proofErr w:type="spellStart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Konate</w:t>
            </w:r>
            <w:proofErr w:type="spellEnd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86721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2011 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25hdGU8L0F1dGhvcj48WWVhcj4yMDExPC9ZZWFyPjxS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==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25hdGU8L0F1dGhvcj48WWVhcj4yMDExPC9ZZWFyPjxS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==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 w:rsidR="00BE2C44">
              <w:rPr>
                <w:rFonts w:ascii="Times New Roman" w:hAnsi="Times New Roman" w:cs="Times New Roman"/>
                <w:noProof/>
                <w:sz w:val="18"/>
                <w:szCs w:val="18"/>
              </w:rPr>
              <w:t>38</w:t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51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≥ 95 adherence; assessed by pill count (no. of pills taken/no. prescribed) in the past 30 days</w:t>
            </w:r>
          </w:p>
        </w:tc>
        <w:tc>
          <w:tcPr>
            <w:tcW w:w="1199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6 months after ART initiation </w:t>
            </w:r>
            <w:r w:rsidRPr="00F8672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700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83.3 (67.2 - 93.6)</w:t>
            </w:r>
            <w:r w:rsidRPr="00F8672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c</w:t>
            </w:r>
          </w:p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85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Not known</w:t>
            </w:r>
          </w:p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27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Adherence counselling</w:t>
            </w:r>
          </w:p>
        </w:tc>
      </w:tr>
      <w:tr w:rsidR="00F61BD2" w:rsidRPr="00F86721" w:rsidTr="00951336">
        <w:tc>
          <w:tcPr>
            <w:tcW w:w="488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50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51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bookmarkStart w:id="0" w:name="_GoBack"/>
            <w:bookmarkEnd w:id="0"/>
          </w:p>
        </w:tc>
        <w:tc>
          <w:tcPr>
            <w:tcW w:w="1199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12 months after ART initiation </w:t>
            </w:r>
            <w:r w:rsidRPr="00F8672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0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92.1 (78.6 - 98.3) </w:t>
            </w:r>
            <w:r w:rsidRPr="00F8672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</w:p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85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Not known</w:t>
            </w:r>
          </w:p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27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Adherence counselling</w:t>
            </w:r>
          </w:p>
        </w:tc>
      </w:tr>
      <w:tr w:rsidR="00F61BD2" w:rsidRPr="00F86721" w:rsidTr="00951336">
        <w:tc>
          <w:tcPr>
            <w:tcW w:w="488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50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51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99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36 months after ART initiation</w:t>
            </w:r>
          </w:p>
        </w:tc>
        <w:tc>
          <w:tcPr>
            <w:tcW w:w="700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100.0 (54.1 -100.0) </w:t>
            </w:r>
            <w:r w:rsidRPr="00F8672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385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Not known</w:t>
            </w:r>
          </w:p>
        </w:tc>
        <w:tc>
          <w:tcPr>
            <w:tcW w:w="427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Adherence counselling</w:t>
            </w:r>
          </w:p>
        </w:tc>
      </w:tr>
      <w:tr w:rsidR="00F61BD2" w:rsidRPr="00F86721" w:rsidTr="00951336">
        <w:tc>
          <w:tcPr>
            <w:tcW w:w="488" w:type="pct"/>
            <w:hideMark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Canada 3</w:t>
            </w:r>
          </w:p>
        </w:tc>
        <w:tc>
          <w:tcPr>
            <w:tcW w:w="650" w:type="pct"/>
            <w:hideMark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Deering</w:t>
            </w:r>
            <w:proofErr w:type="spellEnd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86721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, 2009 </w:t>
            </w:r>
          </w:p>
          <w:p w:rsidR="00F61BD2" w:rsidRPr="00F86721" w:rsidRDefault="00F61BD2" w:rsidP="00BE2C4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WVyaW5nPC9BdXRob3I+PFllYXI+MjAwOTwvWWVhcj48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ZWVyaW5nPC9BdXRob3I+PFllYXI+MjAwOTwvWWVhcj48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27" w:tooltip="Deering, 2009 #23" w:history="1">
              <w:r w:rsidRPr="00F86721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2</w:t>
              </w:r>
            </w:hyperlink>
            <w:r w:rsidR="00BE2C44">
              <w:rPr>
                <w:rFonts w:ascii="Times New Roman" w:hAnsi="Times New Roman" w:cs="Times New Roman"/>
                <w:noProof/>
                <w:sz w:val="18"/>
                <w:szCs w:val="18"/>
              </w:rPr>
              <w:t>3</w:t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51" w:type="pct"/>
            <w:hideMark/>
          </w:tcPr>
          <w:p w:rsidR="00F61BD2" w:rsidRPr="00F86721" w:rsidRDefault="00F61BD2" w:rsidP="00D74FD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100% adherence; assessed by self-report (no missed pills) in the past week </w:t>
            </w:r>
          </w:p>
        </w:tc>
        <w:tc>
          <w:tcPr>
            <w:tcW w:w="1199" w:type="pct"/>
            <w:hideMark/>
          </w:tcPr>
          <w:p w:rsidR="00F61BD2" w:rsidRPr="00F86721" w:rsidRDefault="00F61BD2" w:rsidP="00951336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First 13 weekly meetings attended of PDI</w:t>
            </w:r>
          </w:p>
        </w:tc>
        <w:tc>
          <w:tcPr>
            <w:tcW w:w="700" w:type="pct"/>
            <w:hideMark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87.2</w:t>
            </w:r>
          </w:p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85" w:type="pct"/>
            <w:hideMark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Not known </w:t>
            </w:r>
          </w:p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27" w:type="pct"/>
            <w:hideMark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Adherence counselling</w:t>
            </w:r>
          </w:p>
        </w:tc>
      </w:tr>
      <w:tr w:rsidR="00F61BD2" w:rsidRPr="00F86721" w:rsidTr="00951336">
        <w:tc>
          <w:tcPr>
            <w:tcW w:w="488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50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51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99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Last 13 weekly meetings attended of PDI</w:t>
            </w:r>
          </w:p>
        </w:tc>
        <w:tc>
          <w:tcPr>
            <w:tcW w:w="700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90.4</w:t>
            </w:r>
          </w:p>
        </w:tc>
        <w:tc>
          <w:tcPr>
            <w:tcW w:w="385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Not known</w:t>
            </w:r>
          </w:p>
        </w:tc>
        <w:tc>
          <w:tcPr>
            <w:tcW w:w="427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Adherence counselling</w:t>
            </w:r>
          </w:p>
        </w:tc>
      </w:tr>
      <w:tr w:rsidR="00F61BD2" w:rsidRPr="00F86721" w:rsidTr="00951336">
        <w:tc>
          <w:tcPr>
            <w:tcW w:w="488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Dominican Republic 1</w:t>
            </w:r>
          </w:p>
        </w:tc>
        <w:tc>
          <w:tcPr>
            <w:tcW w:w="650" w:type="pct"/>
          </w:tcPr>
          <w:p w:rsidR="00F61BD2" w:rsidRPr="00F86721" w:rsidRDefault="00F61BD2" w:rsidP="00BE2C4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Donastorg</w:t>
            </w:r>
            <w:proofErr w:type="spellEnd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86721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, 2014 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Donastorg&lt;/Author&gt;&lt;Year&gt;2014&lt;/Year&gt;&lt;RecNum&gt;207&lt;/RecNum&gt;&lt;DisplayText&gt;[54]&lt;/DisplayText&gt;&lt;record&gt;&lt;rec-number&gt;207&lt;/rec-number&gt;&lt;foreign-keys&gt;&lt;key app="EN" db-id="vwafdsaevrsatqepvxnpretqprvxwewsd59r"&gt;207&lt;/key&gt;&lt;/foreign-keys&gt;&lt;ref-type name="Journal Article"&gt;17&lt;/ref-type&gt;&lt;contributors&gt;&lt;authors&gt;&lt;author&gt;Donastorg, Y.&lt;/author&gt;&lt;author&gt;Barrington, C.&lt;/author&gt;&lt;author&gt;Perez, M.&lt;/author&gt;&lt;author&gt;Kerrigan, D.&lt;/author&gt;&lt;/authors&gt;&lt;/contributors&gt;&lt;auth-address&gt;HIV Vaccine Research Unit, Instituto Dermatalogico y Cirugia de Piel Dr. Humberto Bogart Diaz, Santo Domingo, Rep. Dom.&amp;#xD;Department of Health Behavior, Gillings School of Global Public Health, University of North Carolina at Chapel Hill, Chapel Hill, North Carolina, United States of America.&amp;#xD;Department of Health, Behavior and Society, The Johns Hopkins Bloomberg School of Public Health, Baltimore, Maryland, United States of America.&lt;/auth-address&gt;&lt;titles&gt;&lt;title&gt;Abriendo Puertas: Baseline Findings from an Integrated Intervention to Promote Prevention, Treatment and Care among FSW Living with HIV in the Dominican Republic&lt;/title&gt;&lt;secondary-title&gt;PLoS One&lt;/secondary-title&gt;&lt;alt-title&gt;PloS one&lt;/alt-title&gt;&lt;/titles&gt;&lt;periodical&gt;&lt;full-title&gt;PLoS ONE [Electronic Resource]&lt;/full-title&gt;&lt;abbr-1&gt;PLoS ONE&lt;/abbr-1&gt;&lt;/periodical&gt;&lt;alt-periodical&gt;&lt;full-title&gt;PLoS ONE [Electronic Resource]&lt;/full-title&gt;&lt;abbr-1&gt;PLoS ONE&lt;/abbr-1&gt;&lt;/alt-periodical&gt;&lt;pages&gt;e88157&lt;/pages&gt;&lt;volume&gt;9&lt;/volume&gt;&lt;number&gt;2&lt;/number&gt;&lt;edition&gt;2014/02/20&lt;/edition&gt;&lt;dates&gt;&lt;year&gt;2014&lt;/year&gt;&lt;/dates&gt;&lt;isbn&gt;1932-6203 (Electronic)&amp;#xD;1932-6203 (Linking)&lt;/isbn&gt;&lt;accession-num&gt;24551079&lt;/accession-num&gt;&lt;urls&gt;&lt;/urls&gt;&lt;custom2&gt;PMC3925113&lt;/custom2&gt;&lt;electronic-resource-num&gt;10.1371/journal.pone.0088157&lt;/electronic-resource-num&gt;&lt;remote-database-provider&gt;NLM&lt;/remote-database-provider&gt;&lt;language&gt;eng&lt;/language&gt;&lt;/record&gt;&lt;/Cite&gt;&lt;/EndNote&gt;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54" w:tooltip="Donastorg, 2014 #207" w:history="1">
              <w:r w:rsidRPr="00F86721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5</w:t>
              </w:r>
            </w:hyperlink>
            <w:r w:rsidR="00BE2C44">
              <w:rPr>
                <w:rFonts w:ascii="Times New Roman" w:hAnsi="Times New Roman" w:cs="Times New Roman"/>
                <w:noProof/>
                <w:sz w:val="18"/>
                <w:szCs w:val="18"/>
              </w:rPr>
              <w:t>3</w:t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51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100% adherence; assessed by self-report (no missed pills) in past 4 days</w:t>
            </w:r>
          </w:p>
        </w:tc>
        <w:tc>
          <w:tcPr>
            <w:tcW w:w="1199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Median of 5 years since HIV diagnosis</w:t>
            </w:r>
          </w:p>
        </w:tc>
        <w:tc>
          <w:tcPr>
            <w:tcW w:w="700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73.8 (67.3 - 79.6) *</w:t>
            </w:r>
          </w:p>
        </w:tc>
        <w:tc>
          <w:tcPr>
            <w:tcW w:w="385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155/210</w:t>
            </w:r>
          </w:p>
        </w:tc>
        <w:tc>
          <w:tcPr>
            <w:tcW w:w="427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</w:tr>
      <w:tr w:rsidR="00F61BD2" w:rsidRPr="00F86721" w:rsidTr="00951336">
        <w:tc>
          <w:tcPr>
            <w:tcW w:w="488" w:type="pct"/>
            <w:hideMark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Kenya 1</w:t>
            </w:r>
          </w:p>
        </w:tc>
        <w:tc>
          <w:tcPr>
            <w:tcW w:w="650" w:type="pct"/>
            <w:hideMark/>
          </w:tcPr>
          <w:p w:rsidR="00F61BD2" w:rsidRPr="00F86721" w:rsidRDefault="00F61BD2" w:rsidP="00BE2C4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Masese</w:t>
            </w:r>
            <w:proofErr w:type="spellEnd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86721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2011 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Nlc2U8L0F1dGhvcj48WWVhcj4yMDExPC9ZZWFyPjxS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Nlc2U8L0F1dGhvcj48WWVhcj4yMDExPC9ZZWFyPjxS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28" w:tooltip="Masese, 2011 #16" w:history="1">
              <w:r w:rsidRPr="00F86721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2</w:t>
              </w:r>
            </w:hyperlink>
            <w:r w:rsidR="00BE2C44">
              <w:rPr>
                <w:rFonts w:ascii="Times New Roman" w:hAnsi="Times New Roman" w:cs="Times New Roman"/>
                <w:noProof/>
                <w:sz w:val="18"/>
                <w:szCs w:val="18"/>
              </w:rPr>
              <w:t>5</w:t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51" w:type="pct"/>
            <w:hideMark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≥ 95% adherence; assessed by pill count (no. of pills taken/no. prescribed) in the past month</w:t>
            </w:r>
          </w:p>
        </w:tc>
        <w:tc>
          <w:tcPr>
            <w:tcW w:w="1199" w:type="pct"/>
            <w:hideMark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Median of 10.3 months on ART </w:t>
            </w:r>
          </w:p>
        </w:tc>
        <w:tc>
          <w:tcPr>
            <w:tcW w:w="700" w:type="pct"/>
            <w:hideMark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67.7 (48.6 - 83.3%) *</w:t>
            </w:r>
          </w:p>
        </w:tc>
        <w:tc>
          <w:tcPr>
            <w:tcW w:w="385" w:type="pct"/>
            <w:hideMark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21/31</w:t>
            </w:r>
          </w:p>
        </w:tc>
        <w:tc>
          <w:tcPr>
            <w:tcW w:w="427" w:type="pct"/>
            <w:hideMark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</w:tr>
      <w:tr w:rsidR="00F61BD2" w:rsidRPr="00F86721" w:rsidTr="00951336">
        <w:trPr>
          <w:trHeight w:val="882"/>
        </w:trPr>
        <w:tc>
          <w:tcPr>
            <w:tcW w:w="488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50" w:type="pct"/>
            <w:hideMark/>
          </w:tcPr>
          <w:p w:rsidR="00F61BD2" w:rsidRPr="00F86721" w:rsidRDefault="00F61BD2" w:rsidP="00BE2C4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Graham  </w:t>
            </w:r>
            <w:r w:rsidRPr="00F86721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, 2007 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A3PC9ZZWFyPjxS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A3PC9ZZWFyPjxS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33" w:tooltip="Graham, 2007 #15" w:history="1">
              <w:r w:rsidRPr="00F86721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</w:t>
              </w:r>
            </w:hyperlink>
            <w:r w:rsidR="00BE2C44">
              <w:rPr>
                <w:rFonts w:ascii="Times New Roman" w:hAnsi="Times New Roman" w:cs="Times New Roman"/>
                <w:noProof/>
                <w:sz w:val="18"/>
                <w:szCs w:val="18"/>
              </w:rPr>
              <w:t>0</w:t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8672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51" w:type="pct"/>
            <w:hideMark/>
          </w:tcPr>
          <w:p w:rsidR="00F61BD2" w:rsidRPr="00F86721" w:rsidRDefault="00D74FD9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100% </w:t>
            </w:r>
            <w:r w:rsidR="00F61BD2" w:rsidRPr="00F86721">
              <w:rPr>
                <w:rFonts w:ascii="Times New Roman" w:hAnsi="Times New Roman" w:cs="Times New Roman"/>
                <w:sz w:val="18"/>
                <w:szCs w:val="18"/>
              </w:rPr>
              <w:t>adherence; assessed by pill count (no. of pills taken/no. prescribed) at each study visit in the past month</w:t>
            </w:r>
          </w:p>
        </w:tc>
        <w:tc>
          <w:tcPr>
            <w:tcW w:w="1199" w:type="pct"/>
            <w:hideMark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First 28 days on ART </w:t>
            </w:r>
          </w:p>
        </w:tc>
        <w:tc>
          <w:tcPr>
            <w:tcW w:w="700" w:type="pct"/>
            <w:hideMark/>
          </w:tcPr>
          <w:p w:rsidR="00F61BD2" w:rsidRPr="00F86721" w:rsidRDefault="00E52DE8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90.5 (69.6 - 98.8) </w:t>
            </w:r>
          </w:p>
        </w:tc>
        <w:tc>
          <w:tcPr>
            <w:tcW w:w="385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19/21</w:t>
            </w:r>
          </w:p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27" w:type="pct"/>
            <w:hideMark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Directly administered therapy used at each visit</w:t>
            </w:r>
          </w:p>
        </w:tc>
      </w:tr>
      <w:tr w:rsidR="00F61BD2" w:rsidRPr="00F86721" w:rsidTr="00951336">
        <w:trPr>
          <w:trHeight w:val="734"/>
        </w:trPr>
        <w:tc>
          <w:tcPr>
            <w:tcW w:w="488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Kenya 3</w:t>
            </w:r>
          </w:p>
        </w:tc>
        <w:tc>
          <w:tcPr>
            <w:tcW w:w="650" w:type="pct"/>
          </w:tcPr>
          <w:p w:rsidR="00F61BD2" w:rsidRPr="00F86721" w:rsidRDefault="00F61BD2" w:rsidP="00BE2C4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Graham </w:t>
            </w:r>
            <w:r w:rsidRPr="00F86721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, 2013 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zPC9ZZWFyPjxS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zPC9ZZWFyPjxS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 w:rsidR="00BE2C44">
              <w:rPr>
                <w:rFonts w:ascii="Times New Roman" w:hAnsi="Times New Roman" w:cs="Times New Roman"/>
                <w:noProof/>
                <w:sz w:val="18"/>
                <w:szCs w:val="18"/>
              </w:rPr>
              <w:t>6</w:t>
            </w:r>
            <w:hyperlink w:anchor="_ENREF_61" w:tooltip="Graham, 2013 #214" w:history="1">
              <w:r w:rsidR="00BE2C44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0</w:t>
              </w:r>
            </w:hyperlink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8672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51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≥ 95 adherence; assessed by visual </w:t>
            </w:r>
            <w:proofErr w:type="spellStart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analog</w:t>
            </w:r>
            <w:proofErr w:type="spellEnd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scale (percent of pills reported missed) in the past 30 days</w:t>
            </w:r>
          </w:p>
        </w:tc>
        <w:tc>
          <w:tcPr>
            <w:tcW w:w="1199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Time on ART not reported</w:t>
            </w:r>
          </w:p>
        </w:tc>
        <w:tc>
          <w:tcPr>
            <w:tcW w:w="700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80.0 (44.4 - 97.5) *</w:t>
            </w:r>
          </w:p>
        </w:tc>
        <w:tc>
          <w:tcPr>
            <w:tcW w:w="385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8/10</w:t>
            </w:r>
          </w:p>
        </w:tc>
        <w:tc>
          <w:tcPr>
            <w:tcW w:w="427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Monthly support groups to promote adherence</w:t>
            </w:r>
          </w:p>
        </w:tc>
      </w:tr>
      <w:tr w:rsidR="00F61BD2" w:rsidRPr="00F86721" w:rsidTr="00951336">
        <w:tc>
          <w:tcPr>
            <w:tcW w:w="488" w:type="pct"/>
            <w:hideMark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Rwanda 1</w:t>
            </w:r>
          </w:p>
        </w:tc>
        <w:tc>
          <w:tcPr>
            <w:tcW w:w="650" w:type="pct"/>
            <w:hideMark/>
          </w:tcPr>
          <w:p w:rsidR="00F61BD2" w:rsidRPr="00F86721" w:rsidRDefault="00F61BD2" w:rsidP="00BE2C4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Braunstein</w:t>
            </w:r>
            <w:proofErr w:type="spellEnd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86721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et al, 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2011 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mF1bnN0ZWluPC9BdXRob3I+PFllYXI+MjAxMTwvWWVh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mF1bnN0ZWluPC9BdXRob3I+PFllYXI+MjAxMTwvWWVh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 w:rsidR="00BE2C44">
              <w:rPr>
                <w:rFonts w:ascii="Times New Roman" w:hAnsi="Times New Roman" w:cs="Times New Roman"/>
                <w:noProof/>
                <w:sz w:val="18"/>
                <w:szCs w:val="18"/>
              </w:rPr>
              <w:t>4</w:t>
            </w:r>
            <w:hyperlink w:anchor="_ENREF_44" w:tooltip="Braunstein, 2011 #34" w:history="1">
              <w:r w:rsidR="00BE2C44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2</w:t>
              </w:r>
            </w:hyperlink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51" w:type="pct"/>
          </w:tcPr>
          <w:p w:rsidR="00F61BD2" w:rsidRPr="00F86721" w:rsidRDefault="00F61BD2" w:rsidP="00D74FD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100% adherence; assessed by self-report (no missed pills) since ART initiation</w:t>
            </w:r>
          </w:p>
        </w:tc>
        <w:tc>
          <w:tcPr>
            <w:tcW w:w="1199" w:type="pct"/>
          </w:tcPr>
          <w:p w:rsidR="00F61BD2" w:rsidRPr="00F86721" w:rsidRDefault="00F61BD2" w:rsidP="00951336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12-36 months post-HIV diagnosis </w:t>
            </w:r>
          </w:p>
        </w:tc>
        <w:tc>
          <w:tcPr>
            <w:tcW w:w="700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66.7 (52.9 - 78.6)</w:t>
            </w:r>
          </w:p>
        </w:tc>
        <w:tc>
          <w:tcPr>
            <w:tcW w:w="385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38/57</w:t>
            </w:r>
          </w:p>
        </w:tc>
        <w:tc>
          <w:tcPr>
            <w:tcW w:w="427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61BD2" w:rsidRPr="00F86721" w:rsidTr="00951336">
        <w:tc>
          <w:tcPr>
            <w:tcW w:w="488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50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51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100%  adherence; assessed by self-report (no missed pills) in the past 3 days</w:t>
            </w:r>
          </w:p>
        </w:tc>
        <w:tc>
          <w:tcPr>
            <w:tcW w:w="1199" w:type="pct"/>
          </w:tcPr>
          <w:p w:rsidR="00F61BD2" w:rsidRPr="00F86721" w:rsidRDefault="00F61BD2" w:rsidP="00951336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12-36 months post-HIV diagnosis </w:t>
            </w:r>
          </w:p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0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86.0 (74.2 - 93.7) *</w:t>
            </w:r>
          </w:p>
        </w:tc>
        <w:tc>
          <w:tcPr>
            <w:tcW w:w="385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49/57</w:t>
            </w:r>
          </w:p>
        </w:tc>
        <w:tc>
          <w:tcPr>
            <w:tcW w:w="427" w:type="pct"/>
          </w:tcPr>
          <w:p w:rsidR="00F61BD2" w:rsidRPr="00F86721" w:rsidRDefault="00F61BD2" w:rsidP="0056759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</w:tr>
      <w:tr w:rsidR="00F61BD2" w:rsidRPr="00F86721" w:rsidTr="00F61BD2">
        <w:tc>
          <w:tcPr>
            <w:tcW w:w="488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USA 1</w:t>
            </w:r>
          </w:p>
        </w:tc>
        <w:tc>
          <w:tcPr>
            <w:tcW w:w="650" w:type="pct"/>
          </w:tcPr>
          <w:p w:rsidR="00F61BD2" w:rsidRPr="00F86721" w:rsidRDefault="00F61BD2" w:rsidP="00BE2C4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Comulada</w:t>
            </w:r>
            <w:proofErr w:type="spellEnd"/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86721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et al, 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200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11bGFkYTwvQXV0aG9yPjxZZWFyPjIwMDM8L1llYXI+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11bGFkYTwvQXV0aG9yPjxZZWFyPjIwMDM8L1llYXI+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</w:fldData>
              </w:fldCha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49" w:tooltip="Comulada, 2003 #36" w:history="1">
              <w:r w:rsidRPr="00F86721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4</w:t>
              </w:r>
            </w:hyperlink>
            <w:r w:rsidR="00BE2C44">
              <w:rPr>
                <w:rFonts w:ascii="Times New Roman" w:hAnsi="Times New Roman" w:cs="Times New Roman"/>
                <w:noProof/>
                <w:sz w:val="18"/>
                <w:szCs w:val="18"/>
              </w:rPr>
              <w:t>8</w:t>
            </w:r>
            <w:r w:rsidRPr="00F86721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F8672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51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 xml:space="preserve">≥ 90% adherence; assessed by self-report (no. of pills taken/no. of pills prescribed) in the past 3 days </w:t>
            </w:r>
          </w:p>
        </w:tc>
        <w:tc>
          <w:tcPr>
            <w:tcW w:w="1199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Enrolment</w:t>
            </w:r>
          </w:p>
        </w:tc>
        <w:tc>
          <w:tcPr>
            <w:tcW w:w="700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66.7 (29.9 - 92.5)</w:t>
            </w:r>
          </w:p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85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6/9</w:t>
            </w:r>
          </w:p>
        </w:tc>
        <w:tc>
          <w:tcPr>
            <w:tcW w:w="427" w:type="pct"/>
          </w:tcPr>
          <w:p w:rsidR="00F61BD2" w:rsidRPr="00F86721" w:rsidRDefault="00F61BD2" w:rsidP="00EA32D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86721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</w:tr>
    </w:tbl>
    <w:p w:rsidR="000677D0" w:rsidRPr="000677D0" w:rsidRDefault="00951336">
      <w:pPr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br/>
      </w:r>
      <w:r w:rsidRPr="00F86721">
        <w:rPr>
          <w:rFonts w:ascii="Times New Roman" w:hAnsi="Times New Roman" w:cs="Times New Roman"/>
          <w:sz w:val="18"/>
          <w:szCs w:val="18"/>
        </w:rPr>
        <w:t>FSW – female sex worke</w:t>
      </w:r>
      <w:r>
        <w:rPr>
          <w:rFonts w:ascii="Times New Roman" w:hAnsi="Times New Roman" w:cs="Times New Roman"/>
          <w:sz w:val="18"/>
          <w:szCs w:val="18"/>
        </w:rPr>
        <w:t>r, ART – antiretroviral therapy</w:t>
      </w:r>
      <w:r w:rsidR="00076ED9">
        <w:rPr>
          <w:rFonts w:ascii="Times New Roman" w:hAnsi="Times New Roman" w:cs="Times New Roman"/>
          <w:sz w:val="18"/>
          <w:szCs w:val="18"/>
        </w:rPr>
        <w:t>, PDI – peer-driven intervention</w:t>
      </w:r>
      <w:r>
        <w:rPr>
          <w:rFonts w:ascii="Times New Roman" w:hAnsi="Times New Roman" w:cs="Times New Roman"/>
          <w:sz w:val="18"/>
          <w:szCs w:val="18"/>
        </w:rPr>
        <w:br/>
      </w:r>
      <w:r w:rsidRPr="00F86721">
        <w:rPr>
          <w:rFonts w:ascii="Times New Roman" w:hAnsi="Times New Roman" w:cs="Times New Roman"/>
          <w:sz w:val="18"/>
          <w:szCs w:val="18"/>
          <w:vertAlign w:val="superscript"/>
        </w:rPr>
        <w:t xml:space="preserve">a </w:t>
      </w:r>
      <w:r w:rsidRPr="00F86721">
        <w:rPr>
          <w:rFonts w:ascii="Times New Roman" w:hAnsi="Times New Roman" w:cs="Times New Roman"/>
          <w:sz w:val="18"/>
          <w:szCs w:val="18"/>
        </w:rPr>
        <w:t>Data</w:t>
      </w:r>
      <w:r>
        <w:rPr>
          <w:rFonts w:ascii="Times New Roman" w:hAnsi="Times New Roman" w:cs="Times New Roman"/>
          <w:sz w:val="18"/>
          <w:szCs w:val="18"/>
        </w:rPr>
        <w:t xml:space="preserve"> was provided by study authors</w:t>
      </w:r>
      <w:r>
        <w:rPr>
          <w:rFonts w:ascii="Times New Roman" w:hAnsi="Times New Roman" w:cs="Times New Roman"/>
          <w:sz w:val="18"/>
          <w:szCs w:val="18"/>
        </w:rPr>
        <w:br/>
      </w:r>
      <w:r w:rsidRPr="00F86721">
        <w:rPr>
          <w:rFonts w:ascii="Times New Roman" w:hAnsi="Times New Roman" w:cs="Times New Roman"/>
          <w:sz w:val="18"/>
          <w:szCs w:val="18"/>
          <w:vertAlign w:val="superscript"/>
        </w:rPr>
        <w:t>b</w:t>
      </w:r>
      <w:r w:rsidRPr="00F86721">
        <w:rPr>
          <w:rFonts w:ascii="Times New Roman" w:hAnsi="Times New Roman" w:cs="Times New Roman"/>
          <w:b/>
          <w:sz w:val="18"/>
          <w:szCs w:val="18"/>
        </w:rPr>
        <w:t xml:space="preserve"> </w:t>
      </w:r>
      <w:r w:rsidRPr="00F86721">
        <w:rPr>
          <w:rFonts w:ascii="Times New Roman" w:hAnsi="Times New Roman" w:cs="Times New Roman"/>
          <w:sz w:val="18"/>
          <w:szCs w:val="18"/>
        </w:rPr>
        <w:t xml:space="preserve">Outcome estimate only reported in </w:t>
      </w:r>
      <w:proofErr w:type="spellStart"/>
      <w:r w:rsidRPr="00F86721">
        <w:rPr>
          <w:rFonts w:ascii="Times New Roman" w:hAnsi="Times New Roman" w:cs="Times New Roman"/>
          <w:sz w:val="18"/>
          <w:szCs w:val="18"/>
        </w:rPr>
        <w:t>Huet</w:t>
      </w:r>
      <w:proofErr w:type="spellEnd"/>
      <w:r w:rsidRPr="00F86721">
        <w:rPr>
          <w:rFonts w:ascii="Times New Roman" w:hAnsi="Times New Roman" w:cs="Times New Roman"/>
          <w:sz w:val="18"/>
          <w:szCs w:val="18"/>
        </w:rPr>
        <w:t xml:space="preserve"> </w:t>
      </w:r>
      <w:r w:rsidRPr="00F86721">
        <w:rPr>
          <w:rFonts w:ascii="Times New Roman" w:hAnsi="Times New Roman" w:cs="Times New Roman"/>
          <w:i/>
          <w:sz w:val="18"/>
          <w:szCs w:val="18"/>
        </w:rPr>
        <w:t>et al,</w:t>
      </w:r>
      <w:r w:rsidRPr="00F86721">
        <w:rPr>
          <w:rFonts w:ascii="Times New Roman" w:hAnsi="Times New Roman" w:cs="Times New Roman"/>
          <w:sz w:val="18"/>
          <w:szCs w:val="18"/>
        </w:rPr>
        <w:t xml:space="preserve"> 2011 </w:t>
      </w:r>
      <w:r w:rsidRPr="00F86721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IdWV0PC9BdXRob3I+PFllYXI+MjAxMTwvWWVhcj48UmVj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</w:fldData>
        </w:fldChar>
      </w:r>
      <w:r w:rsidRPr="00F86721">
        <w:rPr>
          <w:rFonts w:ascii="Times New Roman" w:hAnsi="Times New Roman" w:cs="Times New Roman"/>
          <w:sz w:val="18"/>
          <w:szCs w:val="18"/>
        </w:rPr>
        <w:instrText xml:space="preserve"> ADDIN EN.CITE </w:instrText>
      </w:r>
      <w:r w:rsidRPr="00F86721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IdWV0PC9BdXRob3I+PFllYXI+MjAxMTwvWWVhcj48UmVj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</w:fldData>
        </w:fldChar>
      </w:r>
      <w:r w:rsidRPr="00F86721">
        <w:rPr>
          <w:rFonts w:ascii="Times New Roman" w:hAnsi="Times New Roman" w:cs="Times New Roman"/>
          <w:sz w:val="18"/>
          <w:szCs w:val="18"/>
        </w:rPr>
        <w:instrText xml:space="preserve"> ADDIN EN.CITE.DATA </w:instrText>
      </w:r>
      <w:r w:rsidRPr="00F86721">
        <w:rPr>
          <w:rFonts w:ascii="Times New Roman" w:hAnsi="Times New Roman" w:cs="Times New Roman"/>
          <w:sz w:val="18"/>
          <w:szCs w:val="18"/>
        </w:rPr>
      </w:r>
      <w:r w:rsidRPr="00F86721">
        <w:rPr>
          <w:rFonts w:ascii="Times New Roman" w:hAnsi="Times New Roman" w:cs="Times New Roman"/>
          <w:sz w:val="18"/>
          <w:szCs w:val="18"/>
        </w:rPr>
        <w:fldChar w:fldCharType="end"/>
      </w:r>
      <w:r w:rsidRPr="00F86721">
        <w:rPr>
          <w:rFonts w:ascii="Times New Roman" w:hAnsi="Times New Roman" w:cs="Times New Roman"/>
          <w:sz w:val="18"/>
          <w:szCs w:val="18"/>
        </w:rPr>
      </w:r>
      <w:r w:rsidRPr="00F86721">
        <w:rPr>
          <w:rFonts w:ascii="Times New Roman" w:hAnsi="Times New Roman" w:cs="Times New Roman"/>
          <w:sz w:val="18"/>
          <w:szCs w:val="18"/>
        </w:rPr>
        <w:fldChar w:fldCharType="separate"/>
      </w:r>
      <w:r w:rsidRPr="00F86721">
        <w:rPr>
          <w:rFonts w:ascii="Times New Roman" w:hAnsi="Times New Roman" w:cs="Times New Roman"/>
          <w:noProof/>
          <w:sz w:val="18"/>
          <w:szCs w:val="18"/>
        </w:rPr>
        <w:t>[</w:t>
      </w:r>
      <w:hyperlink w:anchor="_ENREF_19" w:tooltip="Huet, 2011 #26" w:history="1">
        <w:r w:rsidR="00F61BD2">
          <w:rPr>
            <w:rFonts w:ascii="Times New Roman" w:hAnsi="Times New Roman" w:cs="Times New Roman"/>
            <w:noProof/>
            <w:sz w:val="18"/>
            <w:szCs w:val="18"/>
          </w:rPr>
          <w:t>3</w:t>
        </w:r>
        <w:r w:rsidRPr="00F86721">
          <w:rPr>
            <w:rFonts w:ascii="Times New Roman" w:hAnsi="Times New Roman" w:cs="Times New Roman"/>
            <w:noProof/>
            <w:sz w:val="18"/>
            <w:szCs w:val="18"/>
          </w:rPr>
          <w:t>9</w:t>
        </w:r>
      </w:hyperlink>
      <w:r w:rsidRPr="00F86721">
        <w:rPr>
          <w:rFonts w:ascii="Times New Roman" w:hAnsi="Times New Roman" w:cs="Times New Roman"/>
          <w:noProof/>
          <w:sz w:val="18"/>
          <w:szCs w:val="18"/>
        </w:rPr>
        <w:t>]</w:t>
      </w:r>
      <w:r w:rsidRPr="00F86721">
        <w:rPr>
          <w:rFonts w:ascii="Times New Roman" w:hAnsi="Times New Roman" w:cs="Times New Roman"/>
          <w:sz w:val="18"/>
          <w:szCs w:val="18"/>
        </w:rPr>
        <w:fldChar w:fldCharType="end"/>
      </w:r>
      <w:r>
        <w:rPr>
          <w:rFonts w:ascii="Times New Roman" w:hAnsi="Times New Roman" w:cs="Times New Roman"/>
          <w:sz w:val="18"/>
          <w:szCs w:val="18"/>
        </w:rPr>
        <w:br/>
      </w:r>
      <w:r w:rsidRPr="00F86721">
        <w:rPr>
          <w:rFonts w:ascii="Times New Roman" w:hAnsi="Times New Roman" w:cs="Times New Roman"/>
          <w:sz w:val="18"/>
          <w:szCs w:val="18"/>
          <w:vertAlign w:val="superscript"/>
        </w:rPr>
        <w:lastRenderedPageBreak/>
        <w:t>c</w:t>
      </w:r>
      <w:r w:rsidRPr="00F86721">
        <w:rPr>
          <w:rFonts w:ascii="Times New Roman" w:hAnsi="Times New Roman" w:cs="Times New Roman"/>
          <w:sz w:val="18"/>
          <w:szCs w:val="18"/>
        </w:rPr>
        <w:t xml:space="preserve"> 95% confidence interval reported in study</w:t>
      </w:r>
      <w:r w:rsidR="000677D0">
        <w:rPr>
          <w:rFonts w:ascii="Times New Roman" w:hAnsi="Times New Roman" w:cs="Times New Roman"/>
          <w:sz w:val="18"/>
          <w:szCs w:val="18"/>
        </w:rPr>
        <w:br/>
      </w:r>
      <w:r w:rsidR="000677D0" w:rsidRPr="00264C08">
        <w:rPr>
          <w:rFonts w:ascii="Times New Roman" w:hAnsi="Times New Roman" w:cs="Times New Roman"/>
          <w:sz w:val="18"/>
          <w:szCs w:val="18"/>
        </w:rPr>
        <w:t>* highlights the study estimates used in pooled estimates</w:t>
      </w:r>
      <w:r w:rsidR="000677D0">
        <w:rPr>
          <w:rFonts w:ascii="Times New Roman" w:hAnsi="Times New Roman" w:cs="Times New Roman"/>
          <w:sz w:val="18"/>
          <w:szCs w:val="18"/>
        </w:rPr>
        <w:t>.</w:t>
      </w:r>
    </w:p>
    <w:sectPr w:rsidR="000677D0" w:rsidRPr="000677D0" w:rsidSect="00951336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51336"/>
    <w:rsid w:val="000677D0"/>
    <w:rsid w:val="00076ED9"/>
    <w:rsid w:val="00126340"/>
    <w:rsid w:val="0039118A"/>
    <w:rsid w:val="0041507F"/>
    <w:rsid w:val="005636EF"/>
    <w:rsid w:val="005C492F"/>
    <w:rsid w:val="00782D1F"/>
    <w:rsid w:val="008A29ED"/>
    <w:rsid w:val="008B71C3"/>
    <w:rsid w:val="00951336"/>
    <w:rsid w:val="00B0785C"/>
    <w:rsid w:val="00BE2C44"/>
    <w:rsid w:val="00D74FD9"/>
    <w:rsid w:val="00DB52AC"/>
    <w:rsid w:val="00E52DE8"/>
    <w:rsid w:val="00F61B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513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513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82</Words>
  <Characters>4458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isa Mountain</dc:creator>
  <cp:lastModifiedBy>Elisa Mountain</cp:lastModifiedBy>
  <cp:revision>2</cp:revision>
  <dcterms:created xsi:type="dcterms:W3CDTF">2014-08-13T11:33:00Z</dcterms:created>
  <dcterms:modified xsi:type="dcterms:W3CDTF">2014-08-13T11:33:00Z</dcterms:modified>
</cp:coreProperties>
</file>